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AD33C6A" w14:textId="4A29DEE4" w:rsidR="00C46BEA" w:rsidRPr="00C46BEA" w:rsidRDefault="00C46BEA" w:rsidP="00C46BEA">
      <w:pPr>
        <w:jc w:val="center"/>
        <w:rPr>
          <w:b/>
          <w:bCs/>
        </w:rPr>
      </w:pPr>
      <w:r w:rsidRPr="00C46BEA">
        <w:rPr>
          <w:b/>
          <w:bCs/>
        </w:rPr>
        <w:t xml:space="preserve">Popularity And Prevalence </w:t>
      </w:r>
      <w:proofErr w:type="gramStart"/>
      <w:r w:rsidRPr="00C46BEA">
        <w:rPr>
          <w:b/>
          <w:bCs/>
        </w:rPr>
        <w:t>Of</w:t>
      </w:r>
      <w:proofErr w:type="gramEnd"/>
      <w:r w:rsidRPr="00C46BEA">
        <w:rPr>
          <w:b/>
          <w:bCs/>
        </w:rPr>
        <w:t xml:space="preserve"> Gas Exchange Data Processing Methods: A Semi-Automated Scoping Review</w:t>
      </w:r>
    </w:p>
    <w:p w14:paraId="64CE5412" w14:textId="77777777" w:rsidR="00C46BEA" w:rsidRDefault="00C46BEA"/>
    <w:p w14:paraId="5A366682" w14:textId="1DA0B227" w:rsidR="00C46BEA" w:rsidRPr="00C46BEA" w:rsidRDefault="00C46BEA">
      <w:pPr>
        <w:rPr>
          <w:b/>
          <w:bCs/>
        </w:rPr>
      </w:pPr>
      <w:r>
        <w:rPr>
          <w:b/>
          <w:bCs/>
        </w:rPr>
        <w:t>Supplemental Methods</w:t>
      </w:r>
    </w:p>
    <w:p w14:paraId="5EEB413F" w14:textId="77777777" w:rsidR="00C46BEA" w:rsidRDefault="00C46BEA"/>
    <w:p w14:paraId="666D3550" w14:textId="740780F6" w:rsidR="00C46BEA" w:rsidRDefault="00C46BEA">
      <w:pPr>
        <w:rPr>
          <w:i/>
          <w:iCs/>
        </w:rPr>
      </w:pPr>
      <w:r w:rsidRPr="00C46BEA">
        <w:rPr>
          <w:i/>
          <w:iCs/>
        </w:rPr>
        <w:t>Text Analysis &amp; Screening</w:t>
      </w:r>
    </w:p>
    <w:p w14:paraId="6A163EB3" w14:textId="77777777" w:rsidR="00C46BEA" w:rsidRDefault="00C46BEA">
      <w:pPr>
        <w:rPr>
          <w:i/>
          <w:iCs/>
        </w:rPr>
      </w:pPr>
    </w:p>
    <w:p w14:paraId="44E20C68" w14:textId="1A40BC20" w:rsidR="00C46BEA" w:rsidRDefault="00C46BEA">
      <w:r>
        <w:t xml:space="preserve">We principally employed two machine learning (ML) models using a random forest classifier through the Python </w:t>
      </w:r>
      <w:proofErr w:type="spellStart"/>
      <w:r>
        <w:t>sklearn</w:t>
      </w:r>
      <w:proofErr w:type="spellEnd"/>
      <w:r>
        <w:t xml:space="preserve"> package </w:t>
      </w:r>
      <w:r>
        <w:fldChar w:fldCharType="begin"/>
      </w:r>
      <w:r>
        <w:instrText xml:space="preserve"> ADDIN ZOTERO_ITEM CSL_CITATION {"citationID":"OBioOrN7","properties":{"formattedCitation":"[1]","plainCitation":"[1]","noteIndex":0},"citationItems":[{"id":21828,"uris":["http://zotero.org/users/7009184/items/386IUFD4"],"itemData":{"id":21828,"type":"article-journal","container-title":"Journal of Machine Learning Research","page":"2825–2830","title":"Scikit-learn: Machine Learning in Python","volume":"12","author":[{"family":"Pedregosa","given":"F."},{"family":"Varoquaux","given":"G."},{"family":"Gramfort","given":"A."},{"family":"Michel","given":"V."},{"family":"Thirion","given":"B."},{"family":"Grisel","given":"O."},{"family":"Blondel","given":"M."},{"family":"Prettenhofer","given":"P."},{"family":"Weiss","given":"R."},{"family":"Dubourg","given":"V."},{"family":"Vanderplas","given":"J."},{"family":"Passos","given":"A."},{"family":"Cournapeau","given":"D."},{"family":"Brucher","given":"M."},{"family":"Perrot","given":"M."},{"family":"Duchesnay","given":"E."}],"issued":{"date-parts":[["2011"]]},"citation-key":"pedregosaScikitlearnMachineLearning2011"}}],"schema":"https://github.com/citation-style-language/schema/raw/master/csl-citation.json"} </w:instrText>
      </w:r>
      <w:r>
        <w:fldChar w:fldCharType="separate"/>
      </w:r>
      <w:r w:rsidR="00FA5472">
        <w:rPr>
          <w:noProof/>
        </w:rPr>
        <w:t>[1]</w:t>
      </w:r>
      <w:r>
        <w:fldChar w:fldCharType="end"/>
      </w:r>
      <w:r>
        <w:t>. One model predicted if the article was original peer-reviewed research vs. a review, meta-analysis, case study, protocol registration, etc. The other predicted if the subjects were human or non-human.</w:t>
      </w:r>
    </w:p>
    <w:p w14:paraId="7E44B5ED" w14:textId="77777777" w:rsidR="00C46BEA" w:rsidRDefault="00C46BEA"/>
    <w:p w14:paraId="3B72A144" w14:textId="19FF3D93" w:rsidR="005222F5" w:rsidRDefault="00C46BEA" w:rsidP="00C46BEA">
      <w:r>
        <w:t xml:space="preserve">We initially built the training data for these models while manually reading articles to </w:t>
      </w:r>
      <w:r w:rsidR="00866540">
        <w:t>construct</w:t>
      </w:r>
      <w:r>
        <w:t xml:space="preserve"> our regular expressions (</w:t>
      </w:r>
      <w:proofErr w:type="spellStart"/>
      <w:r>
        <w:t>RegExs</w:t>
      </w:r>
      <w:proofErr w:type="spellEnd"/>
      <w:r>
        <w:t xml:space="preserve">). </w:t>
      </w:r>
      <w:r w:rsidR="00866540">
        <w:t xml:space="preserve">We then used the models to predict the eligibility of the remaining unread articles. Given that our electronic search primarily obtained articles that matched our search criteria, a relatively small fraction of the unread articles </w:t>
      </w:r>
      <w:proofErr w:type="gramStart"/>
      <w:r w:rsidR="00866540">
        <w:t>were</w:t>
      </w:r>
      <w:proofErr w:type="gramEnd"/>
      <w:r w:rsidR="00866540">
        <w:t xml:space="preserve"> predicted to be ineligible. We manually verified </w:t>
      </w:r>
      <w:r w:rsidR="003227D7">
        <w:t>the</w:t>
      </w:r>
      <w:r w:rsidR="00866540">
        <w:t xml:space="preserve"> eligibility for this small number of articles</w:t>
      </w:r>
      <w:r w:rsidR="005222F5">
        <w:t xml:space="preserve">. </w:t>
      </w:r>
      <w:r w:rsidRPr="00C46BEA">
        <w:t>Our classifiers also calculated an eligibility probability. We also manually reviewed articles</w:t>
      </w:r>
      <w:r w:rsidR="005222F5">
        <w:t xml:space="preserve"> predicted eligible</w:t>
      </w:r>
      <w:r w:rsidRPr="00C46BEA">
        <w:t xml:space="preserve"> within ~15% of the decision boundary.</w:t>
      </w:r>
    </w:p>
    <w:p w14:paraId="4D0F4E5C" w14:textId="77777777" w:rsidR="005222F5" w:rsidRDefault="005222F5" w:rsidP="00C46BEA"/>
    <w:p w14:paraId="6CB1F111" w14:textId="46E4C4A3" w:rsidR="00C46BEA" w:rsidRDefault="00C46BEA" w:rsidP="00C46BEA">
      <w:r w:rsidRPr="00C46BEA">
        <w:t xml:space="preserve">We </w:t>
      </w:r>
      <w:r w:rsidR="00A86018">
        <w:t xml:space="preserve">then </w:t>
      </w:r>
      <w:r w:rsidRPr="00C46BEA">
        <w:t xml:space="preserve">iteratively rebuilt our classifiers with more data </w:t>
      </w:r>
      <w:r w:rsidR="00B320AA">
        <w:t>from the manual</w:t>
      </w:r>
      <w:r w:rsidR="00D37D3D">
        <w:t xml:space="preserve"> eligibility</w:t>
      </w:r>
      <w:r w:rsidR="00B320AA">
        <w:t xml:space="preserve"> verification </w:t>
      </w:r>
      <w:r w:rsidR="00A86018">
        <w:t xml:space="preserve">and </w:t>
      </w:r>
      <w:r w:rsidR="00B320AA">
        <w:t xml:space="preserve">from </w:t>
      </w:r>
      <w:r w:rsidR="00A86018">
        <w:t xml:space="preserve">other ineligible articles </w:t>
      </w:r>
      <w:r w:rsidR="00B320AA">
        <w:t xml:space="preserve">found incidentally </w:t>
      </w:r>
      <w:r w:rsidR="00A86018">
        <w:t xml:space="preserve">while reading </w:t>
      </w:r>
      <w:r w:rsidR="00D37D3D">
        <w:t>their</w:t>
      </w:r>
      <w:r w:rsidR="00A86018">
        <w:t xml:space="preserve"> full text for context when charting our data items. </w:t>
      </w:r>
      <w:r w:rsidRPr="00C46BEA">
        <w:t xml:space="preserve">Through rebuilding </w:t>
      </w:r>
      <w:r w:rsidR="00A86018">
        <w:t>larger</w:t>
      </w:r>
      <w:r w:rsidRPr="00C46BEA">
        <w:t xml:space="preserve"> </w:t>
      </w:r>
      <w:r w:rsidR="00A86018">
        <w:t>models,</w:t>
      </w:r>
      <w:r w:rsidRPr="00C46BEA">
        <w:t xml:space="preserve"> we discovered additional ineligible articles missed by previous classifier iterations.</w:t>
      </w:r>
    </w:p>
    <w:p w14:paraId="348B4327" w14:textId="77777777" w:rsidR="00A86018" w:rsidRDefault="00A86018" w:rsidP="00C46BEA"/>
    <w:p w14:paraId="4662DFC7" w14:textId="0F701B9B" w:rsidR="00A86018" w:rsidRPr="00C46BEA" w:rsidRDefault="00A86018" w:rsidP="00C46BEA">
      <w:r>
        <w:t xml:space="preserve">Both models were assessed using repeated stratified 5-fold cross-validation as our training data favored eligible articles. The original peer-reviewed research model contained 1,505 samples while the human model </w:t>
      </w:r>
      <w:r>
        <w:rPr>
          <w:rStyle w:val="qv3wpe"/>
        </w:rPr>
        <w:t xml:space="preserve">1,919. </w:t>
      </w:r>
      <w:r w:rsidR="002658C3">
        <w:rPr>
          <w:rStyle w:val="qv3wpe"/>
        </w:rPr>
        <w:t xml:space="preserve">The </w:t>
      </w:r>
      <w:r w:rsidR="00B320AA">
        <w:rPr>
          <w:rStyle w:val="qv3wpe"/>
        </w:rPr>
        <w:t xml:space="preserve">mean </w:t>
      </w:r>
      <w:r w:rsidR="002658C3">
        <w:rPr>
          <w:rStyle w:val="qv3wpe"/>
        </w:rPr>
        <w:t xml:space="preserve">accuracy for the original research and human models were </w:t>
      </w:r>
      <w:r w:rsidR="002658C3" w:rsidRPr="00962045">
        <w:rPr>
          <w:rFonts w:ascii="Calibri" w:hAnsi="Calibri" w:cs="Calibri"/>
          <w:color w:val="000000" w:themeColor="text1"/>
        </w:rPr>
        <w:t>83.9%</w:t>
      </w:r>
      <w:r w:rsidR="002658C3">
        <w:rPr>
          <w:rFonts w:ascii="Calibri" w:hAnsi="Calibri" w:cs="Calibri"/>
          <w:color w:val="000000" w:themeColor="text1"/>
        </w:rPr>
        <w:t xml:space="preserve"> and 93.4%, respectively.</w:t>
      </w:r>
      <w:r w:rsidR="002658C3">
        <w:rPr>
          <w:rStyle w:val="qv3wpe"/>
        </w:rPr>
        <w:t xml:space="preserve"> </w:t>
      </w:r>
    </w:p>
    <w:p w14:paraId="2F31819F" w14:textId="2F225CE8" w:rsidR="00C46BEA" w:rsidRDefault="00C46BEA">
      <w:r>
        <w:t xml:space="preserve"> </w:t>
      </w:r>
    </w:p>
    <w:p w14:paraId="3E32564E" w14:textId="77777777" w:rsidR="00C46BEA" w:rsidRDefault="00C46BEA"/>
    <w:p w14:paraId="79D22FF7" w14:textId="77777777" w:rsidR="00C46BEA" w:rsidRDefault="00C46BEA"/>
    <w:p w14:paraId="4C65221F" w14:textId="551FE7AA" w:rsidR="00C46BEA" w:rsidRPr="00C46BEA" w:rsidRDefault="00C46BEA" w:rsidP="00C46BEA">
      <w:pPr>
        <w:jc w:val="center"/>
        <w:rPr>
          <w:b/>
          <w:bCs/>
        </w:rPr>
      </w:pPr>
      <w:r>
        <w:rPr>
          <w:b/>
          <w:bCs/>
        </w:rPr>
        <w:t>References</w:t>
      </w:r>
    </w:p>
    <w:p w14:paraId="0F6B0DBB" w14:textId="77777777" w:rsidR="00C46BEA" w:rsidRDefault="00C46BEA"/>
    <w:p w14:paraId="74572999" w14:textId="77777777" w:rsidR="00FA5472" w:rsidRPr="00FA5472" w:rsidRDefault="00C46BEA" w:rsidP="00FA5472">
      <w:pPr>
        <w:pStyle w:val="Bibliography"/>
        <w:rPr>
          <w:rFonts w:ascii="Calibri" w:cs="Calibri"/>
        </w:rPr>
      </w:pPr>
      <w:r>
        <w:fldChar w:fldCharType="begin"/>
      </w:r>
      <w:r w:rsidR="00FA5472">
        <w:instrText xml:space="preserve"> ADDIN ZOTERO_BIBL {"uncited":[],"omitted":[],"custom":[]} CSL_BIBLIOGRAPHY </w:instrText>
      </w:r>
      <w:r>
        <w:fldChar w:fldCharType="separate"/>
      </w:r>
      <w:r w:rsidR="00FA5472" w:rsidRPr="00FA5472">
        <w:rPr>
          <w:rFonts w:ascii="Calibri" w:cs="Calibri"/>
        </w:rPr>
        <w:t>[1]</w:t>
      </w:r>
      <w:r w:rsidR="00FA5472" w:rsidRPr="00FA5472">
        <w:rPr>
          <w:rFonts w:ascii="Calibri" w:cs="Calibri"/>
        </w:rPr>
        <w:tab/>
      </w:r>
      <w:proofErr w:type="spellStart"/>
      <w:r w:rsidR="00FA5472" w:rsidRPr="00FA5472">
        <w:rPr>
          <w:rFonts w:ascii="Calibri" w:cs="Calibri"/>
        </w:rPr>
        <w:t>Pedregosa</w:t>
      </w:r>
      <w:proofErr w:type="spellEnd"/>
      <w:r w:rsidR="00FA5472" w:rsidRPr="00FA5472">
        <w:rPr>
          <w:rFonts w:ascii="Calibri" w:cs="Calibri"/>
        </w:rPr>
        <w:t xml:space="preserve"> F, </w:t>
      </w:r>
      <w:proofErr w:type="spellStart"/>
      <w:r w:rsidR="00FA5472" w:rsidRPr="00FA5472">
        <w:rPr>
          <w:rFonts w:ascii="Calibri" w:cs="Calibri"/>
        </w:rPr>
        <w:t>Varoquaux</w:t>
      </w:r>
      <w:proofErr w:type="spellEnd"/>
      <w:r w:rsidR="00FA5472" w:rsidRPr="00FA5472">
        <w:rPr>
          <w:rFonts w:ascii="Calibri" w:cs="Calibri"/>
        </w:rPr>
        <w:t xml:space="preserve"> G, </w:t>
      </w:r>
      <w:proofErr w:type="spellStart"/>
      <w:r w:rsidR="00FA5472" w:rsidRPr="00FA5472">
        <w:rPr>
          <w:rFonts w:ascii="Calibri" w:cs="Calibri"/>
        </w:rPr>
        <w:t>Gramfort</w:t>
      </w:r>
      <w:proofErr w:type="spellEnd"/>
      <w:r w:rsidR="00FA5472" w:rsidRPr="00FA5472">
        <w:rPr>
          <w:rFonts w:ascii="Calibri" w:cs="Calibri"/>
        </w:rPr>
        <w:t xml:space="preserve"> A, et al. Scikit-learn: Machine Learning in Python. J Mach Learn Res 2011; 12: 2825–2830</w:t>
      </w:r>
    </w:p>
    <w:p w14:paraId="3F272769" w14:textId="0C90809C" w:rsidR="00C46BEA" w:rsidRPr="00C46BEA" w:rsidRDefault="00C46BEA">
      <w:r>
        <w:fldChar w:fldCharType="end"/>
      </w:r>
    </w:p>
    <w:sectPr w:rsidR="00C46BEA" w:rsidRPr="00C46BEA" w:rsidSect="000D151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46BEA"/>
    <w:rsid w:val="00003435"/>
    <w:rsid w:val="00003BF5"/>
    <w:rsid w:val="0000478C"/>
    <w:rsid w:val="0001511C"/>
    <w:rsid w:val="00015B1C"/>
    <w:rsid w:val="00015BCB"/>
    <w:rsid w:val="0001774D"/>
    <w:rsid w:val="00020BA2"/>
    <w:rsid w:val="00021D3A"/>
    <w:rsid w:val="00022F94"/>
    <w:rsid w:val="0002443D"/>
    <w:rsid w:val="000317D5"/>
    <w:rsid w:val="00032D63"/>
    <w:rsid w:val="00037051"/>
    <w:rsid w:val="00041BCC"/>
    <w:rsid w:val="000451EC"/>
    <w:rsid w:val="00046927"/>
    <w:rsid w:val="00046A99"/>
    <w:rsid w:val="00052695"/>
    <w:rsid w:val="000545C6"/>
    <w:rsid w:val="00055876"/>
    <w:rsid w:val="00056EDC"/>
    <w:rsid w:val="00057841"/>
    <w:rsid w:val="00057A4F"/>
    <w:rsid w:val="00066DDD"/>
    <w:rsid w:val="0007305E"/>
    <w:rsid w:val="000735C2"/>
    <w:rsid w:val="00073BB0"/>
    <w:rsid w:val="00074289"/>
    <w:rsid w:val="000770D1"/>
    <w:rsid w:val="00081459"/>
    <w:rsid w:val="00081A56"/>
    <w:rsid w:val="00081F36"/>
    <w:rsid w:val="00085032"/>
    <w:rsid w:val="00090244"/>
    <w:rsid w:val="00093C04"/>
    <w:rsid w:val="000943AB"/>
    <w:rsid w:val="0009745D"/>
    <w:rsid w:val="000A25C1"/>
    <w:rsid w:val="000A55B1"/>
    <w:rsid w:val="000B08CE"/>
    <w:rsid w:val="000B0BBC"/>
    <w:rsid w:val="000B5B7A"/>
    <w:rsid w:val="000B5CB8"/>
    <w:rsid w:val="000C0664"/>
    <w:rsid w:val="000C2BFD"/>
    <w:rsid w:val="000C4893"/>
    <w:rsid w:val="000D0CAC"/>
    <w:rsid w:val="000D151A"/>
    <w:rsid w:val="000D1A18"/>
    <w:rsid w:val="000D43EB"/>
    <w:rsid w:val="000D6331"/>
    <w:rsid w:val="000D6723"/>
    <w:rsid w:val="000D6B34"/>
    <w:rsid w:val="000D7873"/>
    <w:rsid w:val="000E190D"/>
    <w:rsid w:val="000F1091"/>
    <w:rsid w:val="000F168E"/>
    <w:rsid w:val="000F23FE"/>
    <w:rsid w:val="000F3943"/>
    <w:rsid w:val="001017C3"/>
    <w:rsid w:val="00103FD9"/>
    <w:rsid w:val="00104BDC"/>
    <w:rsid w:val="00107271"/>
    <w:rsid w:val="001073C4"/>
    <w:rsid w:val="001100A4"/>
    <w:rsid w:val="0011304A"/>
    <w:rsid w:val="00114271"/>
    <w:rsid w:val="00114962"/>
    <w:rsid w:val="001210F7"/>
    <w:rsid w:val="001227B2"/>
    <w:rsid w:val="00122D31"/>
    <w:rsid w:val="0013401E"/>
    <w:rsid w:val="00135401"/>
    <w:rsid w:val="00136AE9"/>
    <w:rsid w:val="001372B8"/>
    <w:rsid w:val="001444A4"/>
    <w:rsid w:val="00151E8A"/>
    <w:rsid w:val="00152799"/>
    <w:rsid w:val="00153957"/>
    <w:rsid w:val="00157694"/>
    <w:rsid w:val="001619B9"/>
    <w:rsid w:val="00165787"/>
    <w:rsid w:val="00166C8F"/>
    <w:rsid w:val="001670F1"/>
    <w:rsid w:val="001715F7"/>
    <w:rsid w:val="00171A5B"/>
    <w:rsid w:val="0017451B"/>
    <w:rsid w:val="0017464A"/>
    <w:rsid w:val="001748A0"/>
    <w:rsid w:val="0017765D"/>
    <w:rsid w:val="001778FA"/>
    <w:rsid w:val="00180796"/>
    <w:rsid w:val="00182806"/>
    <w:rsid w:val="00182E59"/>
    <w:rsid w:val="00187570"/>
    <w:rsid w:val="001878AA"/>
    <w:rsid w:val="001908F2"/>
    <w:rsid w:val="00190D1F"/>
    <w:rsid w:val="00195888"/>
    <w:rsid w:val="0019626B"/>
    <w:rsid w:val="001A0947"/>
    <w:rsid w:val="001A2AD2"/>
    <w:rsid w:val="001A2D94"/>
    <w:rsid w:val="001A37B0"/>
    <w:rsid w:val="001A5384"/>
    <w:rsid w:val="001B0033"/>
    <w:rsid w:val="001B1DB8"/>
    <w:rsid w:val="001B298D"/>
    <w:rsid w:val="001B40C2"/>
    <w:rsid w:val="001B4CD1"/>
    <w:rsid w:val="001B6010"/>
    <w:rsid w:val="001B6600"/>
    <w:rsid w:val="001C2177"/>
    <w:rsid w:val="001C23A1"/>
    <w:rsid w:val="001C29DB"/>
    <w:rsid w:val="001C628B"/>
    <w:rsid w:val="001D4553"/>
    <w:rsid w:val="001D6037"/>
    <w:rsid w:val="001E3FE5"/>
    <w:rsid w:val="001E41E4"/>
    <w:rsid w:val="001E4914"/>
    <w:rsid w:val="001E7AD9"/>
    <w:rsid w:val="001F12CD"/>
    <w:rsid w:val="001F13A5"/>
    <w:rsid w:val="001F4BE4"/>
    <w:rsid w:val="001F543A"/>
    <w:rsid w:val="001F660E"/>
    <w:rsid w:val="001F76D4"/>
    <w:rsid w:val="00201C8D"/>
    <w:rsid w:val="00202A5C"/>
    <w:rsid w:val="002039A7"/>
    <w:rsid w:val="00203D4A"/>
    <w:rsid w:val="002048FD"/>
    <w:rsid w:val="002052E2"/>
    <w:rsid w:val="0020573C"/>
    <w:rsid w:val="00205CB5"/>
    <w:rsid w:val="002079BE"/>
    <w:rsid w:val="00207B02"/>
    <w:rsid w:val="00210B5C"/>
    <w:rsid w:val="00211438"/>
    <w:rsid w:val="0021289C"/>
    <w:rsid w:val="00214045"/>
    <w:rsid w:val="002141BC"/>
    <w:rsid w:val="002161DF"/>
    <w:rsid w:val="00217792"/>
    <w:rsid w:val="002202F2"/>
    <w:rsid w:val="002213AC"/>
    <w:rsid w:val="002246B9"/>
    <w:rsid w:val="00233717"/>
    <w:rsid w:val="00233BCB"/>
    <w:rsid w:val="00233EF2"/>
    <w:rsid w:val="00234F41"/>
    <w:rsid w:val="002351A4"/>
    <w:rsid w:val="00235453"/>
    <w:rsid w:val="002401F0"/>
    <w:rsid w:val="00241DD0"/>
    <w:rsid w:val="00243DF8"/>
    <w:rsid w:val="00244BC0"/>
    <w:rsid w:val="00244DDC"/>
    <w:rsid w:val="00245039"/>
    <w:rsid w:val="00246141"/>
    <w:rsid w:val="00247121"/>
    <w:rsid w:val="00247433"/>
    <w:rsid w:val="00247AA4"/>
    <w:rsid w:val="0025129F"/>
    <w:rsid w:val="00254057"/>
    <w:rsid w:val="00255B63"/>
    <w:rsid w:val="00261CF1"/>
    <w:rsid w:val="0026226B"/>
    <w:rsid w:val="002625B8"/>
    <w:rsid w:val="002643CB"/>
    <w:rsid w:val="002656C7"/>
    <w:rsid w:val="002658C3"/>
    <w:rsid w:val="002679D1"/>
    <w:rsid w:val="0027150B"/>
    <w:rsid w:val="0027170F"/>
    <w:rsid w:val="00273B43"/>
    <w:rsid w:val="00275708"/>
    <w:rsid w:val="0027610B"/>
    <w:rsid w:val="00276D49"/>
    <w:rsid w:val="00280426"/>
    <w:rsid w:val="00280EAE"/>
    <w:rsid w:val="002868A8"/>
    <w:rsid w:val="00286C1B"/>
    <w:rsid w:val="00286E45"/>
    <w:rsid w:val="00287656"/>
    <w:rsid w:val="00287EF4"/>
    <w:rsid w:val="00290D6C"/>
    <w:rsid w:val="00293A03"/>
    <w:rsid w:val="002948CE"/>
    <w:rsid w:val="0029577F"/>
    <w:rsid w:val="00297823"/>
    <w:rsid w:val="00297CDB"/>
    <w:rsid w:val="002A3A95"/>
    <w:rsid w:val="002A5516"/>
    <w:rsid w:val="002A62E9"/>
    <w:rsid w:val="002A6A1F"/>
    <w:rsid w:val="002A793B"/>
    <w:rsid w:val="002B2160"/>
    <w:rsid w:val="002B392F"/>
    <w:rsid w:val="002B4FDD"/>
    <w:rsid w:val="002B50F9"/>
    <w:rsid w:val="002B588B"/>
    <w:rsid w:val="002B6634"/>
    <w:rsid w:val="002C5962"/>
    <w:rsid w:val="002C6AF5"/>
    <w:rsid w:val="002D0336"/>
    <w:rsid w:val="002D0DFC"/>
    <w:rsid w:val="002D337B"/>
    <w:rsid w:val="002D36B9"/>
    <w:rsid w:val="002D5BB2"/>
    <w:rsid w:val="002D5F33"/>
    <w:rsid w:val="002D644E"/>
    <w:rsid w:val="002D6F05"/>
    <w:rsid w:val="002E00F0"/>
    <w:rsid w:val="002E3D6A"/>
    <w:rsid w:val="002E7052"/>
    <w:rsid w:val="002F7F6E"/>
    <w:rsid w:val="003065F1"/>
    <w:rsid w:val="00307433"/>
    <w:rsid w:val="00312229"/>
    <w:rsid w:val="00315485"/>
    <w:rsid w:val="00316582"/>
    <w:rsid w:val="0031770D"/>
    <w:rsid w:val="00320320"/>
    <w:rsid w:val="00320906"/>
    <w:rsid w:val="003227D7"/>
    <w:rsid w:val="00324F7E"/>
    <w:rsid w:val="0032671F"/>
    <w:rsid w:val="003271A4"/>
    <w:rsid w:val="00330D81"/>
    <w:rsid w:val="00332678"/>
    <w:rsid w:val="0033432F"/>
    <w:rsid w:val="00335E50"/>
    <w:rsid w:val="00336C19"/>
    <w:rsid w:val="0033753A"/>
    <w:rsid w:val="003417EF"/>
    <w:rsid w:val="00344701"/>
    <w:rsid w:val="003454ED"/>
    <w:rsid w:val="0034598C"/>
    <w:rsid w:val="003503B9"/>
    <w:rsid w:val="00351F4C"/>
    <w:rsid w:val="003524A5"/>
    <w:rsid w:val="00353C42"/>
    <w:rsid w:val="00354788"/>
    <w:rsid w:val="00356134"/>
    <w:rsid w:val="0036086C"/>
    <w:rsid w:val="0036174F"/>
    <w:rsid w:val="00363185"/>
    <w:rsid w:val="003656AC"/>
    <w:rsid w:val="00366F9B"/>
    <w:rsid w:val="00367CC9"/>
    <w:rsid w:val="0037045C"/>
    <w:rsid w:val="00370DFC"/>
    <w:rsid w:val="00371F4B"/>
    <w:rsid w:val="003723A5"/>
    <w:rsid w:val="0037282F"/>
    <w:rsid w:val="00380852"/>
    <w:rsid w:val="00381072"/>
    <w:rsid w:val="00382DE2"/>
    <w:rsid w:val="0038664A"/>
    <w:rsid w:val="003872C0"/>
    <w:rsid w:val="00390004"/>
    <w:rsid w:val="0039283D"/>
    <w:rsid w:val="00394285"/>
    <w:rsid w:val="00394C8A"/>
    <w:rsid w:val="003A39EE"/>
    <w:rsid w:val="003B0083"/>
    <w:rsid w:val="003B0687"/>
    <w:rsid w:val="003B567E"/>
    <w:rsid w:val="003B5C3C"/>
    <w:rsid w:val="003C2273"/>
    <w:rsid w:val="003C235F"/>
    <w:rsid w:val="003C29B8"/>
    <w:rsid w:val="003C459F"/>
    <w:rsid w:val="003C5B13"/>
    <w:rsid w:val="003C6D77"/>
    <w:rsid w:val="003D210D"/>
    <w:rsid w:val="003D36B0"/>
    <w:rsid w:val="003E3B75"/>
    <w:rsid w:val="003E6CF2"/>
    <w:rsid w:val="003E7525"/>
    <w:rsid w:val="003F2E2F"/>
    <w:rsid w:val="003F3879"/>
    <w:rsid w:val="003F45E0"/>
    <w:rsid w:val="003F56F1"/>
    <w:rsid w:val="00400C4F"/>
    <w:rsid w:val="00404A46"/>
    <w:rsid w:val="00404A4A"/>
    <w:rsid w:val="00407C2E"/>
    <w:rsid w:val="00410314"/>
    <w:rsid w:val="004108D4"/>
    <w:rsid w:val="004152A5"/>
    <w:rsid w:val="004157AD"/>
    <w:rsid w:val="00416784"/>
    <w:rsid w:val="00416DA4"/>
    <w:rsid w:val="0042152C"/>
    <w:rsid w:val="00421C56"/>
    <w:rsid w:val="00421FE9"/>
    <w:rsid w:val="00424DAA"/>
    <w:rsid w:val="0042552B"/>
    <w:rsid w:val="00430F1D"/>
    <w:rsid w:val="00434985"/>
    <w:rsid w:val="00436EEF"/>
    <w:rsid w:val="00442A67"/>
    <w:rsid w:val="0044429F"/>
    <w:rsid w:val="00444D9A"/>
    <w:rsid w:val="00447793"/>
    <w:rsid w:val="0045149A"/>
    <w:rsid w:val="004536EC"/>
    <w:rsid w:val="00453C80"/>
    <w:rsid w:val="0045561B"/>
    <w:rsid w:val="00457EF5"/>
    <w:rsid w:val="00461E53"/>
    <w:rsid w:val="00462748"/>
    <w:rsid w:val="0046678A"/>
    <w:rsid w:val="0046707A"/>
    <w:rsid w:val="0046788A"/>
    <w:rsid w:val="004737AA"/>
    <w:rsid w:val="004754AC"/>
    <w:rsid w:val="004757DB"/>
    <w:rsid w:val="00477154"/>
    <w:rsid w:val="004837E2"/>
    <w:rsid w:val="00484ED4"/>
    <w:rsid w:val="00491F35"/>
    <w:rsid w:val="00492A79"/>
    <w:rsid w:val="004969D0"/>
    <w:rsid w:val="004A00C8"/>
    <w:rsid w:val="004A06A5"/>
    <w:rsid w:val="004A155E"/>
    <w:rsid w:val="004A36D3"/>
    <w:rsid w:val="004A592D"/>
    <w:rsid w:val="004A6118"/>
    <w:rsid w:val="004A7438"/>
    <w:rsid w:val="004A7F47"/>
    <w:rsid w:val="004B0CDE"/>
    <w:rsid w:val="004B2452"/>
    <w:rsid w:val="004B2E44"/>
    <w:rsid w:val="004B4097"/>
    <w:rsid w:val="004B580E"/>
    <w:rsid w:val="004C25F8"/>
    <w:rsid w:val="004C4970"/>
    <w:rsid w:val="004C54BA"/>
    <w:rsid w:val="004C5767"/>
    <w:rsid w:val="004C5C4A"/>
    <w:rsid w:val="004C7058"/>
    <w:rsid w:val="004C7562"/>
    <w:rsid w:val="004C7E79"/>
    <w:rsid w:val="004D01E9"/>
    <w:rsid w:val="004D054D"/>
    <w:rsid w:val="004D36E5"/>
    <w:rsid w:val="004D4E46"/>
    <w:rsid w:val="004D5D32"/>
    <w:rsid w:val="004E0F84"/>
    <w:rsid w:val="004E2398"/>
    <w:rsid w:val="004E2F82"/>
    <w:rsid w:val="004E346E"/>
    <w:rsid w:val="004E3803"/>
    <w:rsid w:val="004E3EEE"/>
    <w:rsid w:val="004E6C8A"/>
    <w:rsid w:val="004F3199"/>
    <w:rsid w:val="004F48F7"/>
    <w:rsid w:val="004F6530"/>
    <w:rsid w:val="00500C73"/>
    <w:rsid w:val="00500EEC"/>
    <w:rsid w:val="0050227C"/>
    <w:rsid w:val="00502CE2"/>
    <w:rsid w:val="00505F57"/>
    <w:rsid w:val="00510FA5"/>
    <w:rsid w:val="00516387"/>
    <w:rsid w:val="00516A76"/>
    <w:rsid w:val="005176F9"/>
    <w:rsid w:val="005222F5"/>
    <w:rsid w:val="00523CC0"/>
    <w:rsid w:val="0052462A"/>
    <w:rsid w:val="00524B74"/>
    <w:rsid w:val="00525458"/>
    <w:rsid w:val="005314D7"/>
    <w:rsid w:val="00532BD3"/>
    <w:rsid w:val="00533927"/>
    <w:rsid w:val="00534529"/>
    <w:rsid w:val="00540EF6"/>
    <w:rsid w:val="00542460"/>
    <w:rsid w:val="00542945"/>
    <w:rsid w:val="00542D80"/>
    <w:rsid w:val="00543E69"/>
    <w:rsid w:val="0054432F"/>
    <w:rsid w:val="00546D9D"/>
    <w:rsid w:val="005519A2"/>
    <w:rsid w:val="005527D2"/>
    <w:rsid w:val="00552A74"/>
    <w:rsid w:val="0055313B"/>
    <w:rsid w:val="00553EF7"/>
    <w:rsid w:val="00554699"/>
    <w:rsid w:val="005556EF"/>
    <w:rsid w:val="0055696B"/>
    <w:rsid w:val="005621CF"/>
    <w:rsid w:val="0056369A"/>
    <w:rsid w:val="00563734"/>
    <w:rsid w:val="0056506A"/>
    <w:rsid w:val="005661FC"/>
    <w:rsid w:val="00572F83"/>
    <w:rsid w:val="00573E02"/>
    <w:rsid w:val="005744D7"/>
    <w:rsid w:val="00575CBE"/>
    <w:rsid w:val="005773B9"/>
    <w:rsid w:val="005801DF"/>
    <w:rsid w:val="00580BA7"/>
    <w:rsid w:val="00583CC6"/>
    <w:rsid w:val="005917F2"/>
    <w:rsid w:val="005944B0"/>
    <w:rsid w:val="005946E6"/>
    <w:rsid w:val="00594C0F"/>
    <w:rsid w:val="005A3963"/>
    <w:rsid w:val="005A3F6B"/>
    <w:rsid w:val="005A66D7"/>
    <w:rsid w:val="005A6A9E"/>
    <w:rsid w:val="005B15E9"/>
    <w:rsid w:val="005B1CBE"/>
    <w:rsid w:val="005B3FDA"/>
    <w:rsid w:val="005B5DBC"/>
    <w:rsid w:val="005C0A03"/>
    <w:rsid w:val="005C47ED"/>
    <w:rsid w:val="005C589B"/>
    <w:rsid w:val="005C66E0"/>
    <w:rsid w:val="005D148C"/>
    <w:rsid w:val="005D4736"/>
    <w:rsid w:val="005D6A9B"/>
    <w:rsid w:val="005E0EFB"/>
    <w:rsid w:val="005E2D51"/>
    <w:rsid w:val="005F14CF"/>
    <w:rsid w:val="005F55FC"/>
    <w:rsid w:val="005F584C"/>
    <w:rsid w:val="005F75FE"/>
    <w:rsid w:val="005F792D"/>
    <w:rsid w:val="00600654"/>
    <w:rsid w:val="0060154C"/>
    <w:rsid w:val="006066AF"/>
    <w:rsid w:val="0061237B"/>
    <w:rsid w:val="0061250C"/>
    <w:rsid w:val="00615779"/>
    <w:rsid w:val="006159AC"/>
    <w:rsid w:val="006202DE"/>
    <w:rsid w:val="00621358"/>
    <w:rsid w:val="00621E61"/>
    <w:rsid w:val="00621EEC"/>
    <w:rsid w:val="00624372"/>
    <w:rsid w:val="00625241"/>
    <w:rsid w:val="006253A4"/>
    <w:rsid w:val="00634105"/>
    <w:rsid w:val="00634EDF"/>
    <w:rsid w:val="006367C1"/>
    <w:rsid w:val="00637CA2"/>
    <w:rsid w:val="00641D23"/>
    <w:rsid w:val="00642A28"/>
    <w:rsid w:val="00643184"/>
    <w:rsid w:val="00643758"/>
    <w:rsid w:val="006501F5"/>
    <w:rsid w:val="00652299"/>
    <w:rsid w:val="00653329"/>
    <w:rsid w:val="00656644"/>
    <w:rsid w:val="006568D6"/>
    <w:rsid w:val="00661C43"/>
    <w:rsid w:val="00663770"/>
    <w:rsid w:val="00667A78"/>
    <w:rsid w:val="00667E61"/>
    <w:rsid w:val="006817D8"/>
    <w:rsid w:val="0068186C"/>
    <w:rsid w:val="00686A6C"/>
    <w:rsid w:val="00690DB4"/>
    <w:rsid w:val="00692FA5"/>
    <w:rsid w:val="00693970"/>
    <w:rsid w:val="00694329"/>
    <w:rsid w:val="006A13A4"/>
    <w:rsid w:val="006A2E2C"/>
    <w:rsid w:val="006A34D8"/>
    <w:rsid w:val="006A3D15"/>
    <w:rsid w:val="006A5D18"/>
    <w:rsid w:val="006A6832"/>
    <w:rsid w:val="006B18B0"/>
    <w:rsid w:val="006C1DEA"/>
    <w:rsid w:val="006C2BAB"/>
    <w:rsid w:val="006C4C85"/>
    <w:rsid w:val="006C5962"/>
    <w:rsid w:val="006D34B7"/>
    <w:rsid w:val="006D359D"/>
    <w:rsid w:val="006D437F"/>
    <w:rsid w:val="006D5A64"/>
    <w:rsid w:val="006D5FE9"/>
    <w:rsid w:val="006D70D3"/>
    <w:rsid w:val="006E09A4"/>
    <w:rsid w:val="006E2D9E"/>
    <w:rsid w:val="006E5709"/>
    <w:rsid w:val="006E660D"/>
    <w:rsid w:val="006E6939"/>
    <w:rsid w:val="006E7FC9"/>
    <w:rsid w:val="006F1183"/>
    <w:rsid w:val="006F4B54"/>
    <w:rsid w:val="006F5069"/>
    <w:rsid w:val="006F5C57"/>
    <w:rsid w:val="0070626C"/>
    <w:rsid w:val="00706CB1"/>
    <w:rsid w:val="007078CF"/>
    <w:rsid w:val="00712879"/>
    <w:rsid w:val="007137EC"/>
    <w:rsid w:val="007138E5"/>
    <w:rsid w:val="00714E7E"/>
    <w:rsid w:val="00715122"/>
    <w:rsid w:val="00716D54"/>
    <w:rsid w:val="0072229E"/>
    <w:rsid w:val="00731F33"/>
    <w:rsid w:val="00740154"/>
    <w:rsid w:val="0074057F"/>
    <w:rsid w:val="007407D1"/>
    <w:rsid w:val="00740BD3"/>
    <w:rsid w:val="00741385"/>
    <w:rsid w:val="007443E8"/>
    <w:rsid w:val="00747842"/>
    <w:rsid w:val="00750B88"/>
    <w:rsid w:val="007527E3"/>
    <w:rsid w:val="00755D43"/>
    <w:rsid w:val="00756F64"/>
    <w:rsid w:val="007571AA"/>
    <w:rsid w:val="00762909"/>
    <w:rsid w:val="00764E4D"/>
    <w:rsid w:val="00767221"/>
    <w:rsid w:val="007768A5"/>
    <w:rsid w:val="00777CA7"/>
    <w:rsid w:val="0078025D"/>
    <w:rsid w:val="00780999"/>
    <w:rsid w:val="00782B29"/>
    <w:rsid w:val="00782E76"/>
    <w:rsid w:val="00783265"/>
    <w:rsid w:val="00785415"/>
    <w:rsid w:val="00786473"/>
    <w:rsid w:val="00787590"/>
    <w:rsid w:val="0079183C"/>
    <w:rsid w:val="00791A74"/>
    <w:rsid w:val="00792CF2"/>
    <w:rsid w:val="007A0300"/>
    <w:rsid w:val="007A1583"/>
    <w:rsid w:val="007A25B0"/>
    <w:rsid w:val="007A611B"/>
    <w:rsid w:val="007A7DE8"/>
    <w:rsid w:val="007B229E"/>
    <w:rsid w:val="007B29AD"/>
    <w:rsid w:val="007B3E2D"/>
    <w:rsid w:val="007B71CF"/>
    <w:rsid w:val="007C037B"/>
    <w:rsid w:val="007D34BD"/>
    <w:rsid w:val="007D4BD8"/>
    <w:rsid w:val="007D5667"/>
    <w:rsid w:val="007E0795"/>
    <w:rsid w:val="007E5B2D"/>
    <w:rsid w:val="007E7CA9"/>
    <w:rsid w:val="007F07BA"/>
    <w:rsid w:val="007F2EE7"/>
    <w:rsid w:val="00805E40"/>
    <w:rsid w:val="0081373E"/>
    <w:rsid w:val="00817AF0"/>
    <w:rsid w:val="00817B01"/>
    <w:rsid w:val="00825373"/>
    <w:rsid w:val="00826022"/>
    <w:rsid w:val="00833ABA"/>
    <w:rsid w:val="00834143"/>
    <w:rsid w:val="0083418C"/>
    <w:rsid w:val="0083482D"/>
    <w:rsid w:val="00835EFD"/>
    <w:rsid w:val="00836BB5"/>
    <w:rsid w:val="00837EA1"/>
    <w:rsid w:val="00840818"/>
    <w:rsid w:val="00842E20"/>
    <w:rsid w:val="00844176"/>
    <w:rsid w:val="0084418B"/>
    <w:rsid w:val="008441C4"/>
    <w:rsid w:val="0084527C"/>
    <w:rsid w:val="00845D76"/>
    <w:rsid w:val="00852F94"/>
    <w:rsid w:val="00853776"/>
    <w:rsid w:val="0085553E"/>
    <w:rsid w:val="00856CE8"/>
    <w:rsid w:val="00857BD7"/>
    <w:rsid w:val="0086412D"/>
    <w:rsid w:val="0086444A"/>
    <w:rsid w:val="00865563"/>
    <w:rsid w:val="00866412"/>
    <w:rsid w:val="00866540"/>
    <w:rsid w:val="008704DF"/>
    <w:rsid w:val="00873549"/>
    <w:rsid w:val="00875F2C"/>
    <w:rsid w:val="00876A87"/>
    <w:rsid w:val="008802C6"/>
    <w:rsid w:val="0088296A"/>
    <w:rsid w:val="00884D19"/>
    <w:rsid w:val="008856B2"/>
    <w:rsid w:val="0088664F"/>
    <w:rsid w:val="00893DD8"/>
    <w:rsid w:val="008A386A"/>
    <w:rsid w:val="008A4136"/>
    <w:rsid w:val="008A466F"/>
    <w:rsid w:val="008A4761"/>
    <w:rsid w:val="008A5149"/>
    <w:rsid w:val="008A558F"/>
    <w:rsid w:val="008A76A6"/>
    <w:rsid w:val="008A7FB2"/>
    <w:rsid w:val="008B1E9B"/>
    <w:rsid w:val="008C4433"/>
    <w:rsid w:val="008C68BD"/>
    <w:rsid w:val="008D01C8"/>
    <w:rsid w:val="008D14FB"/>
    <w:rsid w:val="008D20B9"/>
    <w:rsid w:val="008D5185"/>
    <w:rsid w:val="008D6DF9"/>
    <w:rsid w:val="008D7816"/>
    <w:rsid w:val="008E0D06"/>
    <w:rsid w:val="008E234A"/>
    <w:rsid w:val="008E5BA0"/>
    <w:rsid w:val="008E760F"/>
    <w:rsid w:val="008E7EAB"/>
    <w:rsid w:val="008F72EC"/>
    <w:rsid w:val="00902927"/>
    <w:rsid w:val="009030F6"/>
    <w:rsid w:val="00906564"/>
    <w:rsid w:val="00910415"/>
    <w:rsid w:val="009165F6"/>
    <w:rsid w:val="0091791D"/>
    <w:rsid w:val="00917ED0"/>
    <w:rsid w:val="00921C39"/>
    <w:rsid w:val="00924091"/>
    <w:rsid w:val="00925355"/>
    <w:rsid w:val="0092648C"/>
    <w:rsid w:val="009276D8"/>
    <w:rsid w:val="00930639"/>
    <w:rsid w:val="00930C9B"/>
    <w:rsid w:val="0093223C"/>
    <w:rsid w:val="00933EE9"/>
    <w:rsid w:val="00935D79"/>
    <w:rsid w:val="00940637"/>
    <w:rsid w:val="00940898"/>
    <w:rsid w:val="009424F0"/>
    <w:rsid w:val="00942B3E"/>
    <w:rsid w:val="009454E6"/>
    <w:rsid w:val="00945E04"/>
    <w:rsid w:val="00951705"/>
    <w:rsid w:val="00952A99"/>
    <w:rsid w:val="0095503C"/>
    <w:rsid w:val="00956DA5"/>
    <w:rsid w:val="00956ECF"/>
    <w:rsid w:val="00960011"/>
    <w:rsid w:val="009621F3"/>
    <w:rsid w:val="009626E3"/>
    <w:rsid w:val="009653DE"/>
    <w:rsid w:val="00965918"/>
    <w:rsid w:val="0097060C"/>
    <w:rsid w:val="00971936"/>
    <w:rsid w:val="00971D7C"/>
    <w:rsid w:val="00974162"/>
    <w:rsid w:val="00974C78"/>
    <w:rsid w:val="00975902"/>
    <w:rsid w:val="00976B45"/>
    <w:rsid w:val="00977211"/>
    <w:rsid w:val="0097741D"/>
    <w:rsid w:val="0098278E"/>
    <w:rsid w:val="00993513"/>
    <w:rsid w:val="00995664"/>
    <w:rsid w:val="00995E46"/>
    <w:rsid w:val="00997012"/>
    <w:rsid w:val="009A140A"/>
    <w:rsid w:val="009A18E5"/>
    <w:rsid w:val="009A2580"/>
    <w:rsid w:val="009A5715"/>
    <w:rsid w:val="009A68B9"/>
    <w:rsid w:val="009A7C90"/>
    <w:rsid w:val="009B5387"/>
    <w:rsid w:val="009B7936"/>
    <w:rsid w:val="009B7B57"/>
    <w:rsid w:val="009C48E5"/>
    <w:rsid w:val="009C5E26"/>
    <w:rsid w:val="009C76BB"/>
    <w:rsid w:val="009D21AE"/>
    <w:rsid w:val="009D26F4"/>
    <w:rsid w:val="009D6C8B"/>
    <w:rsid w:val="009D6D7B"/>
    <w:rsid w:val="009E2723"/>
    <w:rsid w:val="009E4794"/>
    <w:rsid w:val="009E5AE7"/>
    <w:rsid w:val="009F284D"/>
    <w:rsid w:val="009F28C6"/>
    <w:rsid w:val="009F3F1D"/>
    <w:rsid w:val="009F44D3"/>
    <w:rsid w:val="009F574A"/>
    <w:rsid w:val="009F5CDD"/>
    <w:rsid w:val="009F65A0"/>
    <w:rsid w:val="009F697E"/>
    <w:rsid w:val="009F7CAA"/>
    <w:rsid w:val="00A01B01"/>
    <w:rsid w:val="00A0327B"/>
    <w:rsid w:val="00A03624"/>
    <w:rsid w:val="00A049CA"/>
    <w:rsid w:val="00A05573"/>
    <w:rsid w:val="00A0676F"/>
    <w:rsid w:val="00A1106A"/>
    <w:rsid w:val="00A111C9"/>
    <w:rsid w:val="00A12340"/>
    <w:rsid w:val="00A1402E"/>
    <w:rsid w:val="00A1420F"/>
    <w:rsid w:val="00A14241"/>
    <w:rsid w:val="00A14273"/>
    <w:rsid w:val="00A14A8B"/>
    <w:rsid w:val="00A15226"/>
    <w:rsid w:val="00A215FD"/>
    <w:rsid w:val="00A229D0"/>
    <w:rsid w:val="00A23045"/>
    <w:rsid w:val="00A23D9B"/>
    <w:rsid w:val="00A26867"/>
    <w:rsid w:val="00A317BF"/>
    <w:rsid w:val="00A32DE2"/>
    <w:rsid w:val="00A35430"/>
    <w:rsid w:val="00A43A74"/>
    <w:rsid w:val="00A45525"/>
    <w:rsid w:val="00A46127"/>
    <w:rsid w:val="00A467F2"/>
    <w:rsid w:val="00A4798B"/>
    <w:rsid w:val="00A47D38"/>
    <w:rsid w:val="00A5598B"/>
    <w:rsid w:val="00A61E8E"/>
    <w:rsid w:val="00A6218E"/>
    <w:rsid w:val="00A63AA3"/>
    <w:rsid w:val="00A63F92"/>
    <w:rsid w:val="00A64858"/>
    <w:rsid w:val="00A670E3"/>
    <w:rsid w:val="00A6716E"/>
    <w:rsid w:val="00A7031E"/>
    <w:rsid w:val="00A7116E"/>
    <w:rsid w:val="00A74FB4"/>
    <w:rsid w:val="00A75EA6"/>
    <w:rsid w:val="00A764B8"/>
    <w:rsid w:val="00A80427"/>
    <w:rsid w:val="00A8251F"/>
    <w:rsid w:val="00A831BE"/>
    <w:rsid w:val="00A84866"/>
    <w:rsid w:val="00A848E1"/>
    <w:rsid w:val="00A86018"/>
    <w:rsid w:val="00A860C3"/>
    <w:rsid w:val="00A87FBE"/>
    <w:rsid w:val="00A9186D"/>
    <w:rsid w:val="00A9445E"/>
    <w:rsid w:val="00A94D91"/>
    <w:rsid w:val="00A94F1D"/>
    <w:rsid w:val="00A97BB3"/>
    <w:rsid w:val="00AA099E"/>
    <w:rsid w:val="00AA42EA"/>
    <w:rsid w:val="00AA5068"/>
    <w:rsid w:val="00AB567B"/>
    <w:rsid w:val="00AC025A"/>
    <w:rsid w:val="00AC0CD9"/>
    <w:rsid w:val="00AC18F4"/>
    <w:rsid w:val="00AC7DE9"/>
    <w:rsid w:val="00AD0BE2"/>
    <w:rsid w:val="00AD6458"/>
    <w:rsid w:val="00AD6AAE"/>
    <w:rsid w:val="00AD6B24"/>
    <w:rsid w:val="00AE1382"/>
    <w:rsid w:val="00AE5E24"/>
    <w:rsid w:val="00AE6392"/>
    <w:rsid w:val="00AF00E8"/>
    <w:rsid w:val="00AF0281"/>
    <w:rsid w:val="00AF2F23"/>
    <w:rsid w:val="00AF5DC1"/>
    <w:rsid w:val="00AF5EEB"/>
    <w:rsid w:val="00AF7A26"/>
    <w:rsid w:val="00B033D8"/>
    <w:rsid w:val="00B07F74"/>
    <w:rsid w:val="00B10276"/>
    <w:rsid w:val="00B11997"/>
    <w:rsid w:val="00B15434"/>
    <w:rsid w:val="00B16874"/>
    <w:rsid w:val="00B16DA2"/>
    <w:rsid w:val="00B212AD"/>
    <w:rsid w:val="00B217D9"/>
    <w:rsid w:val="00B2533A"/>
    <w:rsid w:val="00B2560A"/>
    <w:rsid w:val="00B320AA"/>
    <w:rsid w:val="00B32608"/>
    <w:rsid w:val="00B402D1"/>
    <w:rsid w:val="00B404E2"/>
    <w:rsid w:val="00B518CA"/>
    <w:rsid w:val="00B52F78"/>
    <w:rsid w:val="00B578C9"/>
    <w:rsid w:val="00B71A2A"/>
    <w:rsid w:val="00B7560A"/>
    <w:rsid w:val="00B76A3B"/>
    <w:rsid w:val="00B81379"/>
    <w:rsid w:val="00B84F00"/>
    <w:rsid w:val="00B874D6"/>
    <w:rsid w:val="00B87FAE"/>
    <w:rsid w:val="00B90617"/>
    <w:rsid w:val="00B92324"/>
    <w:rsid w:val="00B92E5D"/>
    <w:rsid w:val="00B97104"/>
    <w:rsid w:val="00BA33E5"/>
    <w:rsid w:val="00BA72E1"/>
    <w:rsid w:val="00BA7A8B"/>
    <w:rsid w:val="00BB504A"/>
    <w:rsid w:val="00BC0595"/>
    <w:rsid w:val="00BC3F87"/>
    <w:rsid w:val="00BC4E65"/>
    <w:rsid w:val="00BC5083"/>
    <w:rsid w:val="00BC607C"/>
    <w:rsid w:val="00BC60E6"/>
    <w:rsid w:val="00BC677F"/>
    <w:rsid w:val="00BC7836"/>
    <w:rsid w:val="00BD0B33"/>
    <w:rsid w:val="00BD59C5"/>
    <w:rsid w:val="00BD59F4"/>
    <w:rsid w:val="00BD6A61"/>
    <w:rsid w:val="00BD6FC4"/>
    <w:rsid w:val="00BD77A9"/>
    <w:rsid w:val="00BE2FB4"/>
    <w:rsid w:val="00BE35DC"/>
    <w:rsid w:val="00BE5B52"/>
    <w:rsid w:val="00BE6B69"/>
    <w:rsid w:val="00BF1BAD"/>
    <w:rsid w:val="00BF52CE"/>
    <w:rsid w:val="00BF63C3"/>
    <w:rsid w:val="00BF7E1F"/>
    <w:rsid w:val="00C0393F"/>
    <w:rsid w:val="00C05EA9"/>
    <w:rsid w:val="00C0717C"/>
    <w:rsid w:val="00C125E5"/>
    <w:rsid w:val="00C14407"/>
    <w:rsid w:val="00C15D20"/>
    <w:rsid w:val="00C210F2"/>
    <w:rsid w:val="00C21364"/>
    <w:rsid w:val="00C23442"/>
    <w:rsid w:val="00C2414E"/>
    <w:rsid w:val="00C252A0"/>
    <w:rsid w:val="00C2736B"/>
    <w:rsid w:val="00C275FF"/>
    <w:rsid w:val="00C27D88"/>
    <w:rsid w:val="00C317D6"/>
    <w:rsid w:val="00C31E27"/>
    <w:rsid w:val="00C32298"/>
    <w:rsid w:val="00C3507C"/>
    <w:rsid w:val="00C3560C"/>
    <w:rsid w:val="00C369EA"/>
    <w:rsid w:val="00C45E5A"/>
    <w:rsid w:val="00C46BEA"/>
    <w:rsid w:val="00C47618"/>
    <w:rsid w:val="00C50868"/>
    <w:rsid w:val="00C50D1B"/>
    <w:rsid w:val="00C52F01"/>
    <w:rsid w:val="00C558BC"/>
    <w:rsid w:val="00C5733C"/>
    <w:rsid w:val="00C61EEB"/>
    <w:rsid w:val="00C624FB"/>
    <w:rsid w:val="00C62F4D"/>
    <w:rsid w:val="00C73748"/>
    <w:rsid w:val="00C73D50"/>
    <w:rsid w:val="00C75290"/>
    <w:rsid w:val="00C7794A"/>
    <w:rsid w:val="00C80701"/>
    <w:rsid w:val="00C81010"/>
    <w:rsid w:val="00C824EA"/>
    <w:rsid w:val="00C83D3F"/>
    <w:rsid w:val="00C858D6"/>
    <w:rsid w:val="00C859F3"/>
    <w:rsid w:val="00C86E93"/>
    <w:rsid w:val="00C876AF"/>
    <w:rsid w:val="00C87965"/>
    <w:rsid w:val="00C91C95"/>
    <w:rsid w:val="00C93511"/>
    <w:rsid w:val="00C9374A"/>
    <w:rsid w:val="00C93CF2"/>
    <w:rsid w:val="00C93F81"/>
    <w:rsid w:val="00C94877"/>
    <w:rsid w:val="00C95467"/>
    <w:rsid w:val="00C95640"/>
    <w:rsid w:val="00C969DA"/>
    <w:rsid w:val="00CA0F46"/>
    <w:rsid w:val="00CA2700"/>
    <w:rsid w:val="00CA3527"/>
    <w:rsid w:val="00CA4104"/>
    <w:rsid w:val="00CA44E5"/>
    <w:rsid w:val="00CA460F"/>
    <w:rsid w:val="00CA4E86"/>
    <w:rsid w:val="00CA5315"/>
    <w:rsid w:val="00CA71E6"/>
    <w:rsid w:val="00CA7D7B"/>
    <w:rsid w:val="00CB0820"/>
    <w:rsid w:val="00CB1E6B"/>
    <w:rsid w:val="00CB2017"/>
    <w:rsid w:val="00CB36B9"/>
    <w:rsid w:val="00CB3D4E"/>
    <w:rsid w:val="00CB5934"/>
    <w:rsid w:val="00CB77C0"/>
    <w:rsid w:val="00CB7E4E"/>
    <w:rsid w:val="00CB7F9A"/>
    <w:rsid w:val="00CC2A1A"/>
    <w:rsid w:val="00CC3899"/>
    <w:rsid w:val="00CC59EC"/>
    <w:rsid w:val="00CC63D4"/>
    <w:rsid w:val="00CC6C78"/>
    <w:rsid w:val="00CD0010"/>
    <w:rsid w:val="00CD1169"/>
    <w:rsid w:val="00CD5465"/>
    <w:rsid w:val="00CD57AD"/>
    <w:rsid w:val="00CD6047"/>
    <w:rsid w:val="00CE3528"/>
    <w:rsid w:val="00CE5578"/>
    <w:rsid w:val="00CE5D43"/>
    <w:rsid w:val="00CE683F"/>
    <w:rsid w:val="00CF4B54"/>
    <w:rsid w:val="00CF5BD7"/>
    <w:rsid w:val="00CF5CC5"/>
    <w:rsid w:val="00CF791A"/>
    <w:rsid w:val="00D00E27"/>
    <w:rsid w:val="00D034EA"/>
    <w:rsid w:val="00D053AB"/>
    <w:rsid w:val="00D066F9"/>
    <w:rsid w:val="00D147D2"/>
    <w:rsid w:val="00D148FF"/>
    <w:rsid w:val="00D30FFC"/>
    <w:rsid w:val="00D36518"/>
    <w:rsid w:val="00D37D3D"/>
    <w:rsid w:val="00D42175"/>
    <w:rsid w:val="00D43A14"/>
    <w:rsid w:val="00D43C5E"/>
    <w:rsid w:val="00D50B70"/>
    <w:rsid w:val="00D51311"/>
    <w:rsid w:val="00D54142"/>
    <w:rsid w:val="00D568F6"/>
    <w:rsid w:val="00D57054"/>
    <w:rsid w:val="00D57D6C"/>
    <w:rsid w:val="00D60ACD"/>
    <w:rsid w:val="00D64EB7"/>
    <w:rsid w:val="00D808D3"/>
    <w:rsid w:val="00D85638"/>
    <w:rsid w:val="00D878CD"/>
    <w:rsid w:val="00D90D61"/>
    <w:rsid w:val="00D91B4F"/>
    <w:rsid w:val="00D931DD"/>
    <w:rsid w:val="00D933F4"/>
    <w:rsid w:val="00D94F6E"/>
    <w:rsid w:val="00D96B87"/>
    <w:rsid w:val="00D96E73"/>
    <w:rsid w:val="00D97D9D"/>
    <w:rsid w:val="00DA41D5"/>
    <w:rsid w:val="00DA544D"/>
    <w:rsid w:val="00DA6281"/>
    <w:rsid w:val="00DB1E1C"/>
    <w:rsid w:val="00DB5A60"/>
    <w:rsid w:val="00DB665D"/>
    <w:rsid w:val="00DB7FC7"/>
    <w:rsid w:val="00DC0E5E"/>
    <w:rsid w:val="00DC1B13"/>
    <w:rsid w:val="00DC5535"/>
    <w:rsid w:val="00DC5998"/>
    <w:rsid w:val="00DC62AE"/>
    <w:rsid w:val="00DC62C0"/>
    <w:rsid w:val="00DC6A71"/>
    <w:rsid w:val="00DD10E8"/>
    <w:rsid w:val="00DD1DDF"/>
    <w:rsid w:val="00DD2EF0"/>
    <w:rsid w:val="00DD4704"/>
    <w:rsid w:val="00DD485D"/>
    <w:rsid w:val="00DD5779"/>
    <w:rsid w:val="00DE0271"/>
    <w:rsid w:val="00DE2961"/>
    <w:rsid w:val="00DE5054"/>
    <w:rsid w:val="00DE510E"/>
    <w:rsid w:val="00DE6511"/>
    <w:rsid w:val="00DE737D"/>
    <w:rsid w:val="00DE78FE"/>
    <w:rsid w:val="00DE7B84"/>
    <w:rsid w:val="00DF211A"/>
    <w:rsid w:val="00DF342F"/>
    <w:rsid w:val="00DF3D84"/>
    <w:rsid w:val="00DF3FE6"/>
    <w:rsid w:val="00DF41FA"/>
    <w:rsid w:val="00DF4F43"/>
    <w:rsid w:val="00DF562B"/>
    <w:rsid w:val="00DF5F55"/>
    <w:rsid w:val="00DF7EBA"/>
    <w:rsid w:val="00E0034D"/>
    <w:rsid w:val="00E02DFB"/>
    <w:rsid w:val="00E03C1C"/>
    <w:rsid w:val="00E05462"/>
    <w:rsid w:val="00E149AF"/>
    <w:rsid w:val="00E17BAD"/>
    <w:rsid w:val="00E20278"/>
    <w:rsid w:val="00E217B8"/>
    <w:rsid w:val="00E2204D"/>
    <w:rsid w:val="00E24CAF"/>
    <w:rsid w:val="00E31A89"/>
    <w:rsid w:val="00E3417D"/>
    <w:rsid w:val="00E34354"/>
    <w:rsid w:val="00E404C6"/>
    <w:rsid w:val="00E41C1E"/>
    <w:rsid w:val="00E44035"/>
    <w:rsid w:val="00E44C49"/>
    <w:rsid w:val="00E4688D"/>
    <w:rsid w:val="00E46C73"/>
    <w:rsid w:val="00E6312D"/>
    <w:rsid w:val="00E65B1C"/>
    <w:rsid w:val="00E6609A"/>
    <w:rsid w:val="00E701BC"/>
    <w:rsid w:val="00E7280D"/>
    <w:rsid w:val="00E748B4"/>
    <w:rsid w:val="00E7640C"/>
    <w:rsid w:val="00E85F92"/>
    <w:rsid w:val="00E86C15"/>
    <w:rsid w:val="00E90A4A"/>
    <w:rsid w:val="00E912FF"/>
    <w:rsid w:val="00E9561B"/>
    <w:rsid w:val="00E97706"/>
    <w:rsid w:val="00EA0864"/>
    <w:rsid w:val="00EA1688"/>
    <w:rsid w:val="00EA42A7"/>
    <w:rsid w:val="00EA70B1"/>
    <w:rsid w:val="00EB2216"/>
    <w:rsid w:val="00EB323F"/>
    <w:rsid w:val="00EB32A7"/>
    <w:rsid w:val="00EB36FB"/>
    <w:rsid w:val="00EB7084"/>
    <w:rsid w:val="00EC0C51"/>
    <w:rsid w:val="00EC103F"/>
    <w:rsid w:val="00EC1393"/>
    <w:rsid w:val="00EC1D92"/>
    <w:rsid w:val="00EC2313"/>
    <w:rsid w:val="00EC28B5"/>
    <w:rsid w:val="00EC3F3E"/>
    <w:rsid w:val="00ED0DDC"/>
    <w:rsid w:val="00ED2A31"/>
    <w:rsid w:val="00EE0823"/>
    <w:rsid w:val="00EE3142"/>
    <w:rsid w:val="00EE3765"/>
    <w:rsid w:val="00EE3E58"/>
    <w:rsid w:val="00EE498C"/>
    <w:rsid w:val="00EE4CF0"/>
    <w:rsid w:val="00EF125C"/>
    <w:rsid w:val="00EF46C1"/>
    <w:rsid w:val="00F00C8F"/>
    <w:rsid w:val="00F00DAE"/>
    <w:rsid w:val="00F0777D"/>
    <w:rsid w:val="00F10651"/>
    <w:rsid w:val="00F11598"/>
    <w:rsid w:val="00F13346"/>
    <w:rsid w:val="00F13F14"/>
    <w:rsid w:val="00F157A6"/>
    <w:rsid w:val="00F216E1"/>
    <w:rsid w:val="00F24A39"/>
    <w:rsid w:val="00F26928"/>
    <w:rsid w:val="00F275FA"/>
    <w:rsid w:val="00F27744"/>
    <w:rsid w:val="00F27B3F"/>
    <w:rsid w:val="00F32B45"/>
    <w:rsid w:val="00F35E2C"/>
    <w:rsid w:val="00F36009"/>
    <w:rsid w:val="00F406C2"/>
    <w:rsid w:val="00F43F14"/>
    <w:rsid w:val="00F43FB2"/>
    <w:rsid w:val="00F46D4C"/>
    <w:rsid w:val="00F47DEC"/>
    <w:rsid w:val="00F50816"/>
    <w:rsid w:val="00F53E44"/>
    <w:rsid w:val="00F5585E"/>
    <w:rsid w:val="00F5681D"/>
    <w:rsid w:val="00F65D17"/>
    <w:rsid w:val="00F71CA0"/>
    <w:rsid w:val="00F75974"/>
    <w:rsid w:val="00F75C9D"/>
    <w:rsid w:val="00F77033"/>
    <w:rsid w:val="00F77621"/>
    <w:rsid w:val="00F77DCC"/>
    <w:rsid w:val="00F77F87"/>
    <w:rsid w:val="00F81388"/>
    <w:rsid w:val="00F81E80"/>
    <w:rsid w:val="00F82BA7"/>
    <w:rsid w:val="00F850D9"/>
    <w:rsid w:val="00F85DE2"/>
    <w:rsid w:val="00F86DAA"/>
    <w:rsid w:val="00F92089"/>
    <w:rsid w:val="00F93186"/>
    <w:rsid w:val="00F96268"/>
    <w:rsid w:val="00F96D9E"/>
    <w:rsid w:val="00FA30F7"/>
    <w:rsid w:val="00FA3F12"/>
    <w:rsid w:val="00FA4898"/>
    <w:rsid w:val="00FA49BE"/>
    <w:rsid w:val="00FA4F18"/>
    <w:rsid w:val="00FA5472"/>
    <w:rsid w:val="00FB1675"/>
    <w:rsid w:val="00FB5992"/>
    <w:rsid w:val="00FB5F64"/>
    <w:rsid w:val="00FB6355"/>
    <w:rsid w:val="00FB7605"/>
    <w:rsid w:val="00FC0A42"/>
    <w:rsid w:val="00FC1052"/>
    <w:rsid w:val="00FC1588"/>
    <w:rsid w:val="00FC64BC"/>
    <w:rsid w:val="00FC65CD"/>
    <w:rsid w:val="00FC6CB3"/>
    <w:rsid w:val="00FD1989"/>
    <w:rsid w:val="00FD5046"/>
    <w:rsid w:val="00FD6C6B"/>
    <w:rsid w:val="00FD71B7"/>
    <w:rsid w:val="00FD7E91"/>
    <w:rsid w:val="00FE1C94"/>
    <w:rsid w:val="00FE1DC1"/>
    <w:rsid w:val="00FE3C9D"/>
    <w:rsid w:val="00FE4399"/>
    <w:rsid w:val="00FE4484"/>
    <w:rsid w:val="00FE7B06"/>
    <w:rsid w:val="00FF09CA"/>
    <w:rsid w:val="00FF116A"/>
    <w:rsid w:val="00FF192F"/>
    <w:rsid w:val="00FF57CD"/>
    <w:rsid w:val="00FF76E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743EE3B8"/>
  <w15:chartTrackingRefBased/>
  <w15:docId w15:val="{375ABD26-251A-3945-AD5D-D1C64F49F27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ibliography">
    <w:name w:val="Bibliography"/>
    <w:basedOn w:val="Normal"/>
    <w:next w:val="Normal"/>
    <w:uiPriority w:val="37"/>
    <w:unhideWhenUsed/>
    <w:rsid w:val="00C46BEA"/>
    <w:pPr>
      <w:tabs>
        <w:tab w:val="left" w:pos="380"/>
      </w:tabs>
      <w:spacing w:after="240"/>
      <w:ind w:left="384" w:hanging="384"/>
    </w:pPr>
  </w:style>
  <w:style w:type="character" w:customStyle="1" w:styleId="qv3wpe">
    <w:name w:val="qv3wpe"/>
    <w:basedOn w:val="DefaultParagraphFont"/>
    <w:rsid w:val="00A86018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8128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87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264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</TotalTime>
  <Pages>1</Pages>
  <Words>471</Words>
  <Characters>2687</Characters>
  <Application>Microsoft Office Word</Application>
  <DocSecurity>0</DocSecurity>
  <Lines>22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1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ton Hesse</dc:creator>
  <cp:keywords/>
  <dc:description/>
  <cp:lastModifiedBy>Anton Hesse</cp:lastModifiedBy>
  <cp:revision>6</cp:revision>
  <dcterms:created xsi:type="dcterms:W3CDTF">2024-10-29T19:44:00Z</dcterms:created>
  <dcterms:modified xsi:type="dcterms:W3CDTF">2024-11-05T23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8"&gt;&lt;session id="ewZ8t6Oc"/&gt;&lt;style id="http://www.zotero.org/styles/thieme-german" hasBibliography="1" bibliographyStyleHasBeenSet="1"/&gt;&lt;prefs&gt;&lt;pref name="fieldType" value="Field"/&gt;&lt;pref name="automaticJournalAbbr</vt:lpwstr>
  </property>
  <property fmtid="{D5CDD505-2E9C-101B-9397-08002B2CF9AE}" pid="3" name="ZOTERO_PREF_2">
    <vt:lpwstr>eviations" value="true"/&gt;&lt;/prefs&gt;&lt;/data&gt;</vt:lpwstr>
  </property>
</Properties>
</file>